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Pr="00ED0531" w:rsidRDefault="00E26A9C" w:rsidP="00E26A9C">
      <w:pPr>
        <w:pStyle w:val="ListParagraph"/>
        <w:numPr>
          <w:ilvl w:val="0"/>
          <w:numId w:val="1"/>
        </w:numPr>
        <w:rPr>
          <w:strike/>
        </w:rPr>
      </w:pPr>
      <w:r w:rsidRPr="00ED0531">
        <w:rPr>
          <w:strike/>
        </w:rPr>
        <w:t xml:space="preserve">Storing enough energy </w:t>
      </w:r>
      <w:r w:rsidRPr="00ED0531">
        <w:rPr>
          <w:strike/>
        </w:rPr>
        <w:sym w:font="Wingdings" w:char="F0E0"/>
      </w:r>
      <w:r w:rsidRPr="00ED0531">
        <w:rPr>
          <w:strike/>
        </w:rPr>
        <w:t xml:space="preserve"> accumulated resources</w:t>
      </w:r>
    </w:p>
    <w:p w14:paraId="17C4390E" w14:textId="766B6E54" w:rsidR="00E26A9C" w:rsidRPr="00ED0531" w:rsidRDefault="00E26A9C" w:rsidP="00E26A9C">
      <w:pPr>
        <w:pStyle w:val="ListParagraph"/>
        <w:numPr>
          <w:ilvl w:val="1"/>
          <w:numId w:val="1"/>
        </w:numPr>
        <w:rPr>
          <w:strike/>
        </w:rPr>
      </w:pPr>
      <w:r w:rsidRPr="00ED0531">
        <w:rPr>
          <w:strike/>
        </w:rPr>
        <w:t xml:space="preserve">Accumulating resources </w:t>
      </w:r>
      <w:r w:rsidRPr="00ED0531">
        <w:rPr>
          <w:strike/>
        </w:rPr>
        <w:sym w:font="Wingdings" w:char="F0E0"/>
      </w:r>
      <w:r w:rsidRPr="00ED0531">
        <w:rPr>
          <w:strike/>
        </w:rPr>
        <w:t xml:space="preserve"> shifts towards storage</w:t>
      </w:r>
    </w:p>
    <w:p w14:paraId="1274823B" w14:textId="49495049" w:rsidR="00E26A9C" w:rsidRPr="00F60A29" w:rsidRDefault="00E26A9C" w:rsidP="00E26A9C">
      <w:pPr>
        <w:pStyle w:val="ListParagraph"/>
        <w:numPr>
          <w:ilvl w:val="1"/>
          <w:numId w:val="1"/>
        </w:numPr>
        <w:rPr>
          <w:strike/>
        </w:rPr>
      </w:pPr>
      <w:r w:rsidRPr="00F60A29">
        <w:rPr>
          <w:strike/>
        </w:rPr>
        <w:t xml:space="preserve">Shifts toward storage </w:t>
      </w:r>
      <w:r w:rsidRPr="00F60A29">
        <w:rPr>
          <w:strike/>
        </w:rPr>
        <w:sym w:font="Wingdings" w:char="F0E0"/>
      </w:r>
      <w:r w:rsidRPr="00F60A29">
        <w:rPr>
          <w:strike/>
        </w:rPr>
        <w:t xml:space="preserve"> </w:t>
      </w:r>
      <w:r w:rsidR="00FE30A8" w:rsidRPr="00F60A29">
        <w:rPr>
          <w:strike/>
        </w:rPr>
        <w:t>types of energy</w:t>
      </w:r>
    </w:p>
    <w:p w14:paraId="64B1A123" w14:textId="13E64C27" w:rsidR="00AB305F" w:rsidRPr="00F60A29" w:rsidRDefault="00AB305F" w:rsidP="00E26A9C">
      <w:pPr>
        <w:pStyle w:val="ListParagraph"/>
        <w:numPr>
          <w:ilvl w:val="2"/>
          <w:numId w:val="1"/>
        </w:numPr>
        <w:rPr>
          <w:strike/>
        </w:rPr>
      </w:pPr>
      <w:r w:rsidRPr="00F60A29">
        <w:rPr>
          <w:strike/>
        </w:rPr>
        <w:t xml:space="preserve">Fats </w:t>
      </w:r>
      <w:r w:rsidRPr="00F60A29">
        <w:rPr>
          <w:strike/>
        </w:rPr>
        <w:sym w:font="Wingdings" w:char="F0E0"/>
      </w:r>
      <w:r w:rsidRPr="00F60A29">
        <w:rPr>
          <w:strike/>
        </w:rPr>
        <w:t xml:space="preserve"> reservoir of energy and water</w:t>
      </w:r>
      <w:r w:rsidR="00FE30A8" w:rsidRPr="00F60A29">
        <w:rPr>
          <w:strike/>
        </w:rPr>
        <w:t xml:space="preserve"> and hormone molecules</w:t>
      </w:r>
    </w:p>
    <w:p w14:paraId="08EC7A5B" w14:textId="0F45EA84" w:rsidR="00526E52" w:rsidRPr="00FF31D1" w:rsidRDefault="00AB305F" w:rsidP="00E26A9C">
      <w:pPr>
        <w:pStyle w:val="ListParagraph"/>
        <w:numPr>
          <w:ilvl w:val="2"/>
          <w:numId w:val="1"/>
        </w:numPr>
        <w:rPr>
          <w:strike/>
        </w:rPr>
      </w:pPr>
      <w:r w:rsidRPr="00FF31D1">
        <w:rPr>
          <w:strike/>
        </w:rPr>
        <w:t xml:space="preserve">Proteins </w:t>
      </w:r>
      <w:r w:rsidRPr="00FF31D1">
        <w:rPr>
          <w:strike/>
        </w:rPr>
        <w:sym w:font="Wingdings" w:char="F0E0"/>
      </w:r>
      <w:r w:rsidRPr="00FF31D1">
        <w:rPr>
          <w:strike/>
        </w:rPr>
        <w:t xml:space="preserve"> reservoir of energy, amino acids, </w:t>
      </w:r>
      <w:r w:rsidR="00FE30A8" w:rsidRPr="00FF31D1">
        <w:rPr>
          <w:strike/>
        </w:rPr>
        <w:t>tiny machines</w:t>
      </w:r>
    </w:p>
    <w:p w14:paraId="17772FFD" w14:textId="307DCC3C" w:rsidR="00E26A9C" w:rsidRPr="002A439C" w:rsidRDefault="00526E52" w:rsidP="00E26A9C">
      <w:pPr>
        <w:pStyle w:val="ListParagraph"/>
        <w:numPr>
          <w:ilvl w:val="1"/>
          <w:numId w:val="1"/>
        </w:numPr>
        <w:rPr>
          <w:strike/>
        </w:rPr>
      </w:pPr>
      <w:r w:rsidRPr="002A439C">
        <w:rPr>
          <w:strike/>
        </w:rPr>
        <w:t xml:space="preserve">Response to environment </w:t>
      </w:r>
      <w:r w:rsidRPr="002A439C">
        <w:rPr>
          <w:strike/>
        </w:rPr>
        <w:sym w:font="Wingdings" w:char="F0E0"/>
      </w:r>
      <w:r w:rsidRPr="002A439C">
        <w:rPr>
          <w:strike/>
        </w:rPr>
        <w:t xml:space="preserve"> </w:t>
      </w:r>
      <w:r w:rsidR="00FE30A8" w:rsidRPr="002A439C">
        <w:rPr>
          <w:strike/>
        </w:rPr>
        <w:t>possible</w:t>
      </w:r>
      <w:r w:rsidR="00E26A9C" w:rsidRPr="002A439C">
        <w:rPr>
          <w:strike/>
        </w:rPr>
        <w:t xml:space="preserve"> </w:t>
      </w:r>
      <w:r w:rsidR="00FE30A8" w:rsidRPr="002A439C">
        <w:rPr>
          <w:strike/>
        </w:rPr>
        <w:t>effect of</w:t>
      </w:r>
      <w:r w:rsidR="00E26A9C" w:rsidRPr="002A439C">
        <w:rPr>
          <w:strike/>
        </w:rPr>
        <w:t xml:space="preserve"> higher temp</w:t>
      </w:r>
    </w:p>
    <w:p w14:paraId="0900C100" w14:textId="73A12318" w:rsidR="00E26A9C" w:rsidRPr="002A439C" w:rsidRDefault="00FE30A8" w:rsidP="00FE30A8">
      <w:pPr>
        <w:pStyle w:val="ListParagraph"/>
        <w:numPr>
          <w:ilvl w:val="2"/>
          <w:numId w:val="1"/>
        </w:numPr>
        <w:rPr>
          <w:strike/>
        </w:rPr>
      </w:pPr>
      <w:r w:rsidRPr="002A439C">
        <w:rPr>
          <w:strike/>
        </w:rPr>
        <w:t>Latitudes and photoperiod</w:t>
      </w:r>
    </w:p>
    <w:p w14:paraId="24EB4E73" w14:textId="39A30260" w:rsidR="003D1789" w:rsidRPr="008078BF" w:rsidRDefault="005358B7" w:rsidP="003D1789">
      <w:pPr>
        <w:pStyle w:val="ListParagraph"/>
        <w:numPr>
          <w:ilvl w:val="1"/>
          <w:numId w:val="1"/>
        </w:numPr>
        <w:rPr>
          <w:strike/>
        </w:rPr>
      </w:pPr>
      <w:r w:rsidRPr="008078BF">
        <w:rPr>
          <w:strike/>
        </w:rPr>
        <w:t>ECB are a great model for this type of study</w:t>
      </w:r>
    </w:p>
    <w:p w14:paraId="3E860C74" w14:textId="3CC98FF7" w:rsidR="003D1789" w:rsidRPr="003F19E3" w:rsidRDefault="00522F96" w:rsidP="003D1789">
      <w:pPr>
        <w:pStyle w:val="ListParagraph"/>
        <w:numPr>
          <w:ilvl w:val="0"/>
          <w:numId w:val="1"/>
        </w:numPr>
        <w:rPr>
          <w:strike/>
          <w:highlight w:val="yellow"/>
        </w:rPr>
      </w:pPr>
      <w:r w:rsidRPr="003F19E3">
        <w:rPr>
          <w:strike/>
          <w:highlight w:val="yellow"/>
        </w:rPr>
        <w:t xml:space="preserve">Why </w:t>
      </w:r>
      <w:r w:rsidR="00023863" w:rsidRPr="003F19E3">
        <w:rPr>
          <w:strike/>
          <w:highlight w:val="yellow"/>
        </w:rPr>
        <w:t>European corn borer</w:t>
      </w:r>
      <w:r w:rsidRPr="003F19E3">
        <w:rPr>
          <w:strike/>
          <w:highlight w:val="yellow"/>
        </w:rPr>
        <w:t>, why diapause?</w:t>
      </w:r>
    </w:p>
    <w:p w14:paraId="3EE3CE7D" w14:textId="63321D84" w:rsidR="00611005" w:rsidRDefault="00611005" w:rsidP="00FE30A8">
      <w:pPr>
        <w:pStyle w:val="ListParagraph"/>
        <w:numPr>
          <w:ilvl w:val="1"/>
          <w:numId w:val="1"/>
        </w:numPr>
      </w:pPr>
      <w:r>
        <w:t>Current pest</w:t>
      </w:r>
    </w:p>
    <w:p w14:paraId="2A331E1D" w14:textId="14A33F40"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r w:rsidR="00FE30A8">
        <w:t>adaptation</w:t>
      </w:r>
    </w:p>
    <w:p w14:paraId="1E93C0A0" w14:textId="15256053" w:rsidR="00FE30A8" w:rsidRDefault="00611005" w:rsidP="00FE30A8">
      <w:pPr>
        <w:pStyle w:val="ListParagraph"/>
        <w:numPr>
          <w:ilvl w:val="1"/>
          <w:numId w:val="1"/>
        </w:numPr>
      </w:pPr>
      <w:r>
        <w:t>Genetic</w:t>
      </w:r>
      <w:r w:rsidR="00F60A29">
        <w:t>ally distinct diapause phenotypes</w:t>
      </w:r>
    </w:p>
    <w:p w14:paraId="495F8C13" w14:textId="04BEEBEF" w:rsidR="003F19E3" w:rsidRDefault="003F19E3" w:rsidP="003F19E3">
      <w:pPr>
        <w:pStyle w:val="ListParagraph"/>
        <w:numPr>
          <w:ilvl w:val="0"/>
          <w:numId w:val="1"/>
        </w:numPr>
      </w:pPr>
      <w:proofErr w:type="spellStart"/>
      <w:r>
        <w:t>Impotance</w:t>
      </w:r>
      <w:proofErr w:type="spellEnd"/>
      <w:r>
        <w:t xml:space="preserve"> of this study…</w:t>
      </w:r>
    </w:p>
    <w:p w14:paraId="07CC373C" w14:textId="2551892D" w:rsidR="00FE30A8" w:rsidRDefault="00FE30A8" w:rsidP="00FE30A8">
      <w:pPr>
        <w:pStyle w:val="ListParagraph"/>
        <w:numPr>
          <w:ilvl w:val="1"/>
          <w:numId w:val="1"/>
        </w:numPr>
      </w:pPr>
      <w:r>
        <w:t>Modeling evolution of species</w:t>
      </w:r>
    </w:p>
    <w:p w14:paraId="257C3CBE" w14:textId="406FBD0F" w:rsidR="00611005" w:rsidRDefault="00FE30A8" w:rsidP="00FE30A8">
      <w:pPr>
        <w:pStyle w:val="ListParagraph"/>
        <w:numPr>
          <w:ilvl w:val="1"/>
          <w:numId w:val="1"/>
        </w:numPr>
      </w:pPr>
      <w:r>
        <w:t xml:space="preserve">Pest control </w:t>
      </w:r>
      <w:r>
        <w:sym w:font="Wingdings" w:char="F0E0"/>
      </w:r>
      <w:r>
        <w:t xml:space="preserve"> exploit traits to disrupt diapause phenotype</w:t>
      </w:r>
    </w:p>
    <w:p w14:paraId="737C4712" w14:textId="77777777" w:rsidR="00F82565" w:rsidRDefault="00F82565" w:rsidP="00CE3AAE">
      <w:pPr>
        <w:ind w:firstLine="720"/>
        <w:rPr>
          <w:i/>
          <w:color w:val="000000" w:themeColor="text1"/>
        </w:rPr>
      </w:pPr>
    </w:p>
    <w:p w14:paraId="3DA61142" w14:textId="77777777" w:rsidR="00F82565" w:rsidRPr="00F82565" w:rsidRDefault="00F82565" w:rsidP="00F82565">
      <w:pPr>
        <w:ind w:left="720"/>
        <w:rPr>
          <w:i/>
          <w:color w:val="000000" w:themeColor="text1"/>
        </w:rPr>
      </w:pPr>
      <w:r w:rsidRPr="00F82565">
        <w:rPr>
          <w:i/>
          <w:color w:val="000000" w:themeColor="text1"/>
        </w:rPr>
        <w:lastRenderedPageBreak/>
        <w:t>Satchels:</w:t>
      </w:r>
    </w:p>
    <w:p w14:paraId="26F0DF5A" w14:textId="77777777" w:rsidR="00F82565" w:rsidRPr="00F82565" w:rsidRDefault="00F82565" w:rsidP="00F82565">
      <w:pPr>
        <w:ind w:left="720"/>
        <w:rPr>
          <w:i/>
          <w:color w:val="000000" w:themeColor="text1"/>
        </w:rPr>
      </w:pPr>
      <w:r w:rsidRPr="00F82565">
        <w:rPr>
          <w:i/>
          <w:color w:val="000000" w:themeColor="text1"/>
        </w:rPr>
        <w:t xml:space="preserve">Dan was talking about how the derivatization may not be totally necessary…. He thinks if we can acquire some peak information from the ELSD and get some good separation we may be able to use that as a replacement and just report the data as a quantity. This would reduce the </w:t>
      </w:r>
      <w:proofErr w:type="gramStart"/>
      <w:r w:rsidRPr="00F82565">
        <w:rPr>
          <w:i/>
          <w:color w:val="000000" w:themeColor="text1"/>
        </w:rPr>
        <w:t>amount</w:t>
      </w:r>
      <w:proofErr w:type="gramEnd"/>
      <w:r w:rsidRPr="00F82565">
        <w:rPr>
          <w:i/>
          <w:color w:val="000000" w:themeColor="text1"/>
        </w:rPr>
        <w:t xml:space="preserve"> of steps and more importantly, would be a faster means to an end. </w:t>
      </w:r>
    </w:p>
    <w:p w14:paraId="01B55963" w14:textId="77777777" w:rsidR="00F82565" w:rsidRPr="00F82565" w:rsidRDefault="00F82565" w:rsidP="00F82565">
      <w:pPr>
        <w:ind w:left="720"/>
        <w:rPr>
          <w:i/>
          <w:color w:val="000000" w:themeColor="text1"/>
        </w:rPr>
      </w:pPr>
    </w:p>
    <w:p w14:paraId="2532EEB4" w14:textId="77777777" w:rsidR="00F82565" w:rsidRPr="00F82565" w:rsidRDefault="00F82565" w:rsidP="00F82565">
      <w:pPr>
        <w:ind w:left="720"/>
        <w:rPr>
          <w:i/>
          <w:color w:val="000000" w:themeColor="text1"/>
        </w:rPr>
      </w:pPr>
      <w:proofErr w:type="spellStart"/>
      <w:r w:rsidRPr="00F82565">
        <w:rPr>
          <w:i/>
          <w:color w:val="000000" w:themeColor="text1"/>
        </w:rPr>
        <w:t>THe</w:t>
      </w:r>
      <w:proofErr w:type="spellEnd"/>
      <w:r w:rsidRPr="00F82565">
        <w:rPr>
          <w:i/>
          <w:color w:val="000000" w:themeColor="text1"/>
        </w:rPr>
        <w:t xml:space="preserve"> intention of my </w:t>
      </w:r>
      <w:proofErr w:type="spellStart"/>
      <w:r w:rsidRPr="00F82565">
        <w:rPr>
          <w:i/>
          <w:color w:val="000000" w:themeColor="text1"/>
        </w:rPr>
        <w:t>experimentayion</w:t>
      </w:r>
      <w:proofErr w:type="spellEnd"/>
      <w:r w:rsidRPr="00F82565">
        <w:rPr>
          <w:i/>
          <w:color w:val="000000" w:themeColor="text1"/>
        </w:rPr>
        <w:t xml:space="preserve"> is to quantify the amount of triglyceride produced between the different phenotypes and technically, using the LC I will be able to quantify the TAG production. But </w:t>
      </w:r>
      <w:proofErr w:type="gramStart"/>
      <w:r w:rsidRPr="00F82565">
        <w:rPr>
          <w:i/>
          <w:color w:val="000000" w:themeColor="text1"/>
        </w:rPr>
        <w:t>personally</w:t>
      </w:r>
      <w:proofErr w:type="gramEnd"/>
      <w:r w:rsidRPr="00F82565">
        <w:rPr>
          <w:i/>
          <w:color w:val="000000" w:themeColor="text1"/>
        </w:rPr>
        <w:t xml:space="preserve"> I wanted to add the identification part. I think that by identifying the TAGs it will more fully characterize the nature of the increased lipid production. </w:t>
      </w:r>
    </w:p>
    <w:p w14:paraId="2DFC2AAA" w14:textId="77777777" w:rsidR="00F82565" w:rsidRPr="00F82565" w:rsidRDefault="00F82565" w:rsidP="00F82565">
      <w:pPr>
        <w:ind w:left="720"/>
        <w:rPr>
          <w:i/>
          <w:color w:val="000000" w:themeColor="text1"/>
        </w:rPr>
      </w:pPr>
    </w:p>
    <w:p w14:paraId="3DFD79E0" w14:textId="77777777" w:rsidR="00F82565" w:rsidRPr="00F82565" w:rsidRDefault="00F82565" w:rsidP="00F82565">
      <w:pPr>
        <w:ind w:left="720"/>
        <w:rPr>
          <w:i/>
          <w:color w:val="000000" w:themeColor="text1"/>
        </w:rPr>
      </w:pPr>
      <w:proofErr w:type="spellStart"/>
      <w:r w:rsidRPr="00F82565">
        <w:rPr>
          <w:i/>
          <w:color w:val="000000" w:themeColor="text1"/>
        </w:rPr>
        <w:t>Sittting</w:t>
      </w:r>
      <w:proofErr w:type="spellEnd"/>
      <w:r w:rsidRPr="00F82565">
        <w:rPr>
          <w:i/>
          <w:color w:val="000000" w:themeColor="text1"/>
        </w:rPr>
        <w:t xml:space="preserve"> here I am thinking about the total lipid content. As a functional comparison should there be an effort made to quantify/identify the rest of the lipids in the “total lipid matrix”?</w:t>
      </w:r>
    </w:p>
    <w:p w14:paraId="4039501B" w14:textId="77777777" w:rsidR="00F82565" w:rsidRPr="00F82565" w:rsidRDefault="00F82565" w:rsidP="00F82565">
      <w:pPr>
        <w:ind w:left="720"/>
        <w:rPr>
          <w:i/>
          <w:color w:val="000000" w:themeColor="text1"/>
        </w:rPr>
      </w:pPr>
    </w:p>
    <w:p w14:paraId="71C2EB74" w14:textId="77777777" w:rsidR="00F82565" w:rsidRPr="00F82565" w:rsidRDefault="00F82565" w:rsidP="00F82565">
      <w:pPr>
        <w:ind w:left="720"/>
        <w:rPr>
          <w:i/>
          <w:color w:val="000000" w:themeColor="text1"/>
        </w:rPr>
      </w:pPr>
    </w:p>
    <w:p w14:paraId="5DCFC490" w14:textId="77777777" w:rsidR="00F82565" w:rsidRPr="00F82565" w:rsidRDefault="00F82565" w:rsidP="00F82565">
      <w:pPr>
        <w:ind w:left="720"/>
        <w:rPr>
          <w:i/>
          <w:color w:val="000000" w:themeColor="text1"/>
        </w:rPr>
      </w:pPr>
      <w:r w:rsidRPr="00F82565">
        <w:rPr>
          <w:i/>
          <w:color w:val="000000" w:themeColor="text1"/>
        </w:rPr>
        <w:t>Written</w:t>
      </w:r>
    </w:p>
    <w:p w14:paraId="06B4B93C" w14:textId="6734644F" w:rsidR="00F82565" w:rsidRPr="00F82565" w:rsidRDefault="00F82565" w:rsidP="00F82565">
      <w:pPr>
        <w:ind w:left="1800"/>
        <w:rPr>
          <w:i/>
          <w:color w:val="000000" w:themeColor="text1"/>
        </w:rPr>
      </w:pPr>
      <w:r w:rsidRPr="00F82565">
        <w:rPr>
          <w:i/>
          <w:color w:val="000000" w:themeColor="text1"/>
        </w:rPr>
        <w:t xml:space="preserve">Make the point about how this is happening in the temperate regions also “arctic insects could be recast as high north temperate insects” and use that language to discuss how </w:t>
      </w:r>
      <w:proofErr w:type="spellStart"/>
      <w:r w:rsidRPr="00F82565">
        <w:rPr>
          <w:i/>
          <w:color w:val="000000" w:themeColor="text1"/>
        </w:rPr>
        <w:t>thiese</w:t>
      </w:r>
      <w:proofErr w:type="spellEnd"/>
      <w:r w:rsidRPr="00F82565">
        <w:rPr>
          <w:i/>
          <w:color w:val="000000" w:themeColor="text1"/>
        </w:rPr>
        <w:t xml:space="preserve"> types of responses to climate change are happening everywhere</w:t>
      </w:r>
    </w:p>
    <w:p w14:paraId="5E32DC02" w14:textId="2A0EA8F0" w:rsidR="00F82565" w:rsidRPr="00F82565" w:rsidRDefault="00F82565" w:rsidP="00F82565">
      <w:pPr>
        <w:ind w:left="1800"/>
        <w:rPr>
          <w:i/>
          <w:color w:val="000000" w:themeColor="text1"/>
        </w:rPr>
      </w:pPr>
      <w:r w:rsidRPr="00F82565">
        <w:rPr>
          <w:i/>
          <w:color w:val="000000" w:themeColor="text1"/>
        </w:rPr>
        <w:t>Edit: bet hedging describes the range of phenotypes that can be expressed from a single genotype.</w:t>
      </w:r>
    </w:p>
    <w:p w14:paraId="602F0ED1" w14:textId="26F46582" w:rsidR="00F82565" w:rsidRPr="00F82565" w:rsidRDefault="00F82565" w:rsidP="00F82565">
      <w:pPr>
        <w:ind w:left="720"/>
        <w:rPr>
          <w:i/>
          <w:color w:val="000000" w:themeColor="text1"/>
        </w:rPr>
      </w:pPr>
      <w:r w:rsidRPr="00F82565">
        <w:rPr>
          <w:i/>
          <w:color w:val="000000" w:themeColor="text1"/>
        </w:rPr>
        <w:t xml:space="preserve">Diapause example: one female </w:t>
      </w:r>
      <w:proofErr w:type="spellStart"/>
      <w:r w:rsidRPr="00F82565">
        <w:rPr>
          <w:i/>
          <w:color w:val="000000" w:themeColor="text1"/>
        </w:rPr>
        <w:t>partioning</w:t>
      </w:r>
      <w:proofErr w:type="spellEnd"/>
      <w:r w:rsidRPr="00F82565">
        <w:rPr>
          <w:i/>
          <w:color w:val="000000" w:themeColor="text1"/>
        </w:rPr>
        <w:t xml:space="preserve"> her offspring such that while they are all capable of entering diapause, there are individuals that will enter diapause and others that will not. However, they all carry the genotypic capacity to respond to diapause stimulus with diapause phenotype.</w:t>
      </w:r>
    </w:p>
    <w:p w14:paraId="08585CD1" w14:textId="1E6ABB37" w:rsidR="00F82565" w:rsidRPr="00F82565" w:rsidRDefault="00F82565" w:rsidP="00F82565">
      <w:pPr>
        <w:ind w:left="720"/>
        <w:rPr>
          <w:i/>
          <w:color w:val="000000" w:themeColor="text1"/>
        </w:rPr>
      </w:pPr>
      <w:r w:rsidRPr="00F82565">
        <w:rPr>
          <w:i/>
          <w:color w:val="000000" w:themeColor="text1"/>
        </w:rPr>
        <w:t xml:space="preserve">The bet made is such that by having a range of phenotypes expressed from a distinct genotype, those expressed phenotypes will be differentially fit, and the phenotypes with the highest fitness will hedge against variation in the environment </w:t>
      </w:r>
    </w:p>
    <w:p w14:paraId="40ED7F30" w14:textId="3A6D6812" w:rsidR="00F82565" w:rsidRPr="00F82565" w:rsidRDefault="00F82565" w:rsidP="00F82565">
      <w:pPr>
        <w:ind w:left="1800"/>
        <w:rPr>
          <w:i/>
          <w:color w:val="000000" w:themeColor="text1"/>
        </w:rPr>
      </w:pPr>
      <w:proofErr w:type="spellStart"/>
      <w:r w:rsidRPr="00F82565">
        <w:rPr>
          <w:i/>
          <w:color w:val="000000" w:themeColor="text1"/>
        </w:rPr>
        <w:t>Palsticity</w:t>
      </w:r>
      <w:proofErr w:type="spellEnd"/>
      <w:r w:rsidRPr="00F82565">
        <w:rPr>
          <w:i/>
          <w:color w:val="000000" w:themeColor="text1"/>
        </w:rPr>
        <w:t xml:space="preserve">: is the animal, by nature of being phenotypically plastic, adaptive? Will plasticity evolve, such that animals with less plasticity will gain more plasticity? </w:t>
      </w:r>
    </w:p>
    <w:p w14:paraId="7235364B" w14:textId="20FD2707" w:rsidR="00F82565" w:rsidRPr="00F82565" w:rsidRDefault="00F82565" w:rsidP="00F82565">
      <w:pPr>
        <w:ind w:left="1800"/>
        <w:rPr>
          <w:i/>
          <w:color w:val="000000" w:themeColor="text1"/>
        </w:rPr>
      </w:pPr>
      <w:r w:rsidRPr="00F82565">
        <w:rPr>
          <w:i/>
          <w:color w:val="000000" w:themeColor="text1"/>
        </w:rPr>
        <w:t xml:space="preserve">Is the plasticity already adaptive, if so the animal may not have to adapt to the changing </w:t>
      </w:r>
      <w:proofErr w:type="gramStart"/>
      <w:r w:rsidRPr="00F82565">
        <w:rPr>
          <w:i/>
          <w:color w:val="000000" w:themeColor="text1"/>
        </w:rPr>
        <w:t>environment.</w:t>
      </w:r>
      <w:proofErr w:type="gramEnd"/>
      <w:r w:rsidRPr="00F82565">
        <w:rPr>
          <w:i/>
          <w:color w:val="000000" w:themeColor="text1"/>
        </w:rPr>
        <w:t xml:space="preserve"> Plasticity could be pre-adapted to climate change.</w:t>
      </w:r>
    </w:p>
    <w:p w14:paraId="7E70BDA0" w14:textId="06419A30" w:rsidR="00F82565" w:rsidRPr="00F82565" w:rsidRDefault="00F82565" w:rsidP="00F82565">
      <w:pPr>
        <w:ind w:left="720"/>
        <w:rPr>
          <w:i/>
          <w:color w:val="000000" w:themeColor="text1"/>
        </w:rPr>
      </w:pPr>
      <w:r w:rsidRPr="00F82565">
        <w:rPr>
          <w:i/>
          <w:color w:val="000000" w:themeColor="text1"/>
        </w:rPr>
        <w:t xml:space="preserve">Plasticity is the phenotypic consequence of a genotype in the environment in which it is expressed. </w:t>
      </w:r>
    </w:p>
    <w:p w14:paraId="46278FFF" w14:textId="27082F1F" w:rsidR="00F82565" w:rsidRPr="00F82565" w:rsidRDefault="00F82565" w:rsidP="00F82565">
      <w:pPr>
        <w:ind w:left="720"/>
        <w:rPr>
          <w:i/>
          <w:color w:val="000000" w:themeColor="text1"/>
        </w:rPr>
      </w:pPr>
      <w:r w:rsidRPr="00F82565">
        <w:rPr>
          <w:i/>
          <w:color w:val="000000" w:themeColor="text1"/>
        </w:rPr>
        <w:t xml:space="preserve">if there is enough plasticity, enough variation in the expression in the of a genotype, there could be reduced evolutionary selection on existing genotypes. </w:t>
      </w:r>
    </w:p>
    <w:p w14:paraId="76CC00A0" w14:textId="5E19A4A9" w:rsidR="00F82565" w:rsidRPr="00F82565" w:rsidRDefault="00F82565" w:rsidP="00F82565">
      <w:pPr>
        <w:ind w:left="720"/>
        <w:rPr>
          <w:i/>
          <w:color w:val="000000" w:themeColor="text1"/>
        </w:rPr>
      </w:pPr>
      <w:r w:rsidRPr="00F82565">
        <w:rPr>
          <w:i/>
          <w:color w:val="000000" w:themeColor="text1"/>
        </w:rPr>
        <w:t>Adaptation is the change in the frequency of alleles that increases the mean fitness of that population.</w:t>
      </w:r>
    </w:p>
    <w:p w14:paraId="0B40F5E9" w14:textId="587D68BC" w:rsidR="00F82565" w:rsidRPr="00F82565" w:rsidRDefault="00F82565" w:rsidP="00F82565">
      <w:pPr>
        <w:ind w:left="1800"/>
        <w:rPr>
          <w:i/>
          <w:color w:val="000000" w:themeColor="text1"/>
        </w:rPr>
      </w:pPr>
      <w:r w:rsidRPr="00F82565">
        <w:rPr>
          <w:i/>
          <w:color w:val="000000" w:themeColor="text1"/>
        </w:rPr>
        <w:t>Changes in gradients is a change in space</w:t>
      </w:r>
    </w:p>
    <w:p w14:paraId="5626A1D1" w14:textId="10B7D08F" w:rsidR="00F82565" w:rsidRPr="00F82565" w:rsidRDefault="00F82565" w:rsidP="00F82565">
      <w:pPr>
        <w:ind w:left="1800"/>
        <w:rPr>
          <w:i/>
          <w:color w:val="000000" w:themeColor="text1"/>
        </w:rPr>
      </w:pPr>
      <w:r w:rsidRPr="00F82565">
        <w:rPr>
          <w:i/>
          <w:color w:val="000000" w:themeColor="text1"/>
        </w:rPr>
        <w:lastRenderedPageBreak/>
        <w:t>Changes in temperatures is a change in time</w:t>
      </w:r>
    </w:p>
    <w:p w14:paraId="231AB548" w14:textId="6D61E036" w:rsidR="00F82565" w:rsidRPr="00F82565" w:rsidRDefault="00F82565" w:rsidP="00F82565">
      <w:pPr>
        <w:ind w:left="1800"/>
        <w:rPr>
          <w:i/>
          <w:color w:val="000000" w:themeColor="text1"/>
        </w:rPr>
      </w:pPr>
      <w:r w:rsidRPr="00F82565">
        <w:rPr>
          <w:i/>
          <w:color w:val="000000" w:themeColor="text1"/>
        </w:rPr>
        <w:t>Clines: difference along a latitudinal gradient</w:t>
      </w:r>
    </w:p>
    <w:p w14:paraId="52A94347" w14:textId="0B7C2F9A" w:rsidR="00F82565" w:rsidRPr="00F82565" w:rsidRDefault="00F82565" w:rsidP="00F82565">
      <w:pPr>
        <w:ind w:left="720"/>
        <w:rPr>
          <w:i/>
          <w:color w:val="000000" w:themeColor="text1"/>
        </w:rPr>
      </w:pPr>
      <w:r w:rsidRPr="00F82565">
        <w:rPr>
          <w:i/>
          <w:color w:val="000000" w:themeColor="text1"/>
        </w:rPr>
        <w:t>Remove cline and use latitude</w:t>
      </w:r>
    </w:p>
    <w:p w14:paraId="4286D681" w14:textId="3A13FB1B" w:rsidR="00F82565" w:rsidRDefault="00F82565" w:rsidP="00F82565">
      <w:pPr>
        <w:ind w:left="1800"/>
        <w:rPr>
          <w:i/>
          <w:color w:val="000000" w:themeColor="text1"/>
        </w:rPr>
      </w:pPr>
      <w:r w:rsidRPr="00F82565">
        <w:rPr>
          <w:i/>
          <w:color w:val="000000" w:themeColor="text1"/>
        </w:rPr>
        <w:t>Critical photoperiod: the quantity of light received during a day that triggers a diapause phenotype in 50% of a population</w:t>
      </w:r>
    </w:p>
    <w:p w14:paraId="46EC5900" w14:textId="77777777" w:rsidR="009A4F7F" w:rsidRDefault="009A4F7F" w:rsidP="00F82565">
      <w:pPr>
        <w:ind w:left="1800"/>
        <w:rPr>
          <w:i/>
          <w:color w:val="000000" w:themeColor="text1"/>
        </w:rPr>
      </w:pPr>
    </w:p>
    <w:p w14:paraId="6D2D9A77" w14:textId="77777777" w:rsidR="009A4F7F" w:rsidRDefault="009A4F7F" w:rsidP="009A4F7F">
      <w:r>
        <w:t xml:space="preserve">In an environment with less variation, phenotypes that vary less will be selected for and could experience higher success because there is no utility in producing variation in a phenotype for which there is no selective pressure. All things being equal, in a variable those genotypes that have more phenotypic variation, could experience increased fitness in a more variable environment by producing variable phenotypes that could be selected for </w:t>
      </w:r>
    </w:p>
    <w:p w14:paraId="741F3B29" w14:textId="77777777" w:rsidR="009A4F7F" w:rsidRPr="00F82565" w:rsidRDefault="009A4F7F" w:rsidP="00F82565">
      <w:pPr>
        <w:ind w:left="1800"/>
        <w:rPr>
          <w:i/>
          <w:color w:val="000000" w:themeColor="text1"/>
        </w:rPr>
      </w:pPr>
      <w:bookmarkStart w:id="0" w:name="_GoBack"/>
      <w:bookmarkEnd w:id="0"/>
    </w:p>
    <w:p w14:paraId="49DFF94A" w14:textId="77777777" w:rsidR="00F82565" w:rsidRPr="00F82565" w:rsidRDefault="00F82565" w:rsidP="00F82565">
      <w:pPr>
        <w:ind w:left="720"/>
        <w:rPr>
          <w:i/>
          <w:color w:val="000000" w:themeColor="text1"/>
        </w:rPr>
      </w:pPr>
    </w:p>
    <w:p w14:paraId="306B7156" w14:textId="77777777" w:rsidR="00F82565" w:rsidRPr="00F82565" w:rsidRDefault="00F82565" w:rsidP="00F82565">
      <w:pPr>
        <w:ind w:left="720"/>
        <w:rPr>
          <w:i/>
          <w:color w:val="000000" w:themeColor="text1"/>
        </w:rPr>
      </w:pPr>
      <w:proofErr w:type="spellStart"/>
      <w:r w:rsidRPr="00F82565">
        <w:rPr>
          <w:i/>
          <w:color w:val="000000" w:themeColor="text1"/>
        </w:rPr>
        <w:t>Presentaiton</w:t>
      </w:r>
      <w:proofErr w:type="spellEnd"/>
      <w:r w:rsidRPr="00F82565">
        <w:rPr>
          <w:i/>
          <w:color w:val="000000" w:themeColor="text1"/>
        </w:rPr>
        <w:t>:</w:t>
      </w:r>
    </w:p>
    <w:p w14:paraId="24E7C7D6" w14:textId="70DAE73C" w:rsidR="00F82565" w:rsidRPr="00F82565" w:rsidRDefault="00F82565" w:rsidP="00F82565">
      <w:pPr>
        <w:ind w:left="1800"/>
        <w:rPr>
          <w:i/>
          <w:color w:val="000000" w:themeColor="text1"/>
        </w:rPr>
      </w:pPr>
      <w:r w:rsidRPr="00F82565">
        <w:rPr>
          <w:i/>
          <w:color w:val="000000" w:themeColor="text1"/>
        </w:rPr>
        <w:t>More slides to talk about experiment</w:t>
      </w:r>
    </w:p>
    <w:p w14:paraId="6AEA1D2E" w14:textId="62EBC80F" w:rsidR="00F82565" w:rsidRPr="00F82565" w:rsidRDefault="00F82565" w:rsidP="00F82565">
      <w:pPr>
        <w:ind w:left="1800"/>
        <w:rPr>
          <w:i/>
          <w:color w:val="000000" w:themeColor="text1"/>
        </w:rPr>
      </w:pPr>
      <w:r w:rsidRPr="00F82565">
        <w:rPr>
          <w:i/>
          <w:color w:val="000000" w:themeColor="text1"/>
        </w:rPr>
        <w:t>Repeat UZ and BE as a reminder</w:t>
      </w:r>
    </w:p>
    <w:p w14:paraId="326E4FA5" w14:textId="77C1A94A" w:rsidR="00F82565" w:rsidRPr="00F82565" w:rsidRDefault="00F82565" w:rsidP="00F82565">
      <w:pPr>
        <w:ind w:left="1800"/>
        <w:rPr>
          <w:i/>
          <w:color w:val="000000" w:themeColor="text1"/>
        </w:rPr>
      </w:pPr>
      <w:r w:rsidRPr="00F82565">
        <w:rPr>
          <w:i/>
          <w:color w:val="000000" w:themeColor="text1"/>
        </w:rPr>
        <w:t xml:space="preserve">And add why UZ and BE is such a big deal: genotype, clines, </w:t>
      </w:r>
      <w:proofErr w:type="spellStart"/>
      <w:r w:rsidRPr="00F82565">
        <w:rPr>
          <w:i/>
          <w:color w:val="000000" w:themeColor="text1"/>
        </w:rPr>
        <w:t>etc</w:t>
      </w:r>
      <w:proofErr w:type="spellEnd"/>
      <w:r w:rsidRPr="00F82565">
        <w:rPr>
          <w:i/>
          <w:color w:val="000000" w:themeColor="text1"/>
        </w:rPr>
        <w:t>…… this needs to be added into the experiment section.</w:t>
      </w:r>
    </w:p>
    <w:p w14:paraId="01BF6D90" w14:textId="77777777" w:rsidR="00F82565" w:rsidRDefault="00F82565" w:rsidP="00CE3AAE">
      <w:pPr>
        <w:ind w:firstLine="720"/>
        <w:rPr>
          <w:i/>
          <w:color w:val="000000" w:themeColor="text1"/>
        </w:rPr>
      </w:pPr>
    </w:p>
    <w:p w14:paraId="27DACFB5" w14:textId="77777777" w:rsidR="00F82565" w:rsidRDefault="00F82565" w:rsidP="00CE3AAE">
      <w:pPr>
        <w:ind w:firstLine="720"/>
        <w:rPr>
          <w:i/>
          <w:color w:val="000000" w:themeColor="text1"/>
        </w:rPr>
      </w:pPr>
    </w:p>
    <w:p w14:paraId="08108869" w14:textId="77777777" w:rsidR="00CE3AAE" w:rsidRPr="00CE3AAE" w:rsidRDefault="00CE3AAE" w:rsidP="00CE3AAE">
      <w:pPr>
        <w:ind w:firstLine="720"/>
        <w:rPr>
          <w:b/>
          <w:i/>
          <w:color w:val="000000" w:themeColor="text1"/>
        </w:rPr>
      </w:pPr>
      <w:r w:rsidRPr="00CE3AAE">
        <w:rPr>
          <w:i/>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7D4DC855" w14:textId="77777777" w:rsidR="00CE3AAE" w:rsidRPr="00CE3AAE" w:rsidRDefault="00CE3AAE" w:rsidP="00CE3AAE">
      <w:pPr>
        <w:ind w:firstLine="720"/>
        <w:rPr>
          <w:i/>
        </w:rPr>
      </w:pPr>
      <w:r w:rsidRPr="00CE3AAE">
        <w:rPr>
          <w:i/>
        </w:rPr>
        <w:t>The consequences of increased temperatures on insect phenotypes can be estimated by understanding the direct relationship between latitudinal changes in temperature, photoperiod, and how insect respond to these changes physiologically.</w:t>
      </w:r>
    </w:p>
    <w:p w14:paraId="2C0B5AD1" w14:textId="77777777" w:rsidR="00CE3AAE" w:rsidRPr="00CE3AAE" w:rsidRDefault="00CE3AAE" w:rsidP="00CE3AAE">
      <w:pPr>
        <w:rPr>
          <w:i/>
          <w:color w:val="000000" w:themeColor="text1"/>
        </w:rPr>
      </w:pPr>
    </w:p>
    <w:p w14:paraId="0D8CF6CD" w14:textId="4AA7DA2B" w:rsidR="003451A9" w:rsidRPr="00CE3AAE" w:rsidRDefault="00CE3AAE" w:rsidP="00CE3AAE">
      <w:pPr>
        <w:rPr>
          <w:i/>
        </w:rPr>
      </w:pPr>
      <w:r w:rsidRPr="00CE3AAE">
        <w:rPr>
          <w:i/>
          <w:color w:val="000000" w:themeColor="text1"/>
        </w:rPr>
        <w:t xml:space="preserve">Here in the United States, 92 percent of all the corn acreage is planted with a genetically engineered corn crop that expresses Bacillus </w:t>
      </w:r>
      <w:proofErr w:type="spellStart"/>
      <w:r w:rsidRPr="00CE3AAE">
        <w:rPr>
          <w:i/>
          <w:color w:val="000000" w:themeColor="text1"/>
        </w:rPr>
        <w:t>thurengensis</w:t>
      </w:r>
      <w:proofErr w:type="spellEnd"/>
      <w:r w:rsidRPr="00CE3AAE">
        <w:rPr>
          <w:i/>
          <w:color w:val="000000" w:themeColor="text1"/>
        </w:rPr>
        <w:t xml:space="preserve"> (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CE3AAE">
        <w:rPr>
          <w:i/>
          <w:color w:val="000000" w:themeColor="text1"/>
        </w:rPr>
        <w:fldChar w:fldCharType="begin" w:fldLock="1"/>
      </w:r>
      <w:r w:rsidRPr="00CE3AAE">
        <w:rPr>
          <w:i/>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CE3AAE">
        <w:rPr>
          <w:i/>
          <w:color w:val="000000" w:themeColor="text1"/>
        </w:rPr>
        <w:fldChar w:fldCharType="separate"/>
      </w:r>
      <w:r w:rsidRPr="00CE3AAE">
        <w:rPr>
          <w:i/>
          <w:noProof/>
          <w:color w:val="000000" w:themeColor="text1"/>
        </w:rPr>
        <w:t>(Fernandez-Cornejo et al. 2014)</w:t>
      </w:r>
      <w:r w:rsidRPr="00CE3AAE">
        <w:rPr>
          <w:i/>
          <w:color w:val="000000" w:themeColor="text1"/>
        </w:rPr>
        <w:fldChar w:fldCharType="end"/>
      </w:r>
      <w:r w:rsidRPr="00CE3AAE">
        <w:rPr>
          <w:i/>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CE3AAE">
        <w:rPr>
          <w:i/>
          <w:color w:val="000000" w:themeColor="text1"/>
        </w:rPr>
        <w:t>prediapause</w:t>
      </w:r>
      <w:proofErr w:type="spellEnd"/>
      <w:r w:rsidRPr="00CE3AAE">
        <w:rPr>
          <w:i/>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3B45F0E7" w14:textId="77777777" w:rsidR="00CE3AAE" w:rsidRDefault="00CE3AAE" w:rsidP="003451A9"/>
    <w:p w14:paraId="2C9CD002" w14:textId="77777777" w:rsidR="003451A9" w:rsidRPr="00BC6C7A" w:rsidRDefault="003451A9" w:rsidP="003451A9">
      <w:pPr>
        <w:spacing w:line="480" w:lineRule="auto"/>
        <w:rPr>
          <w:b/>
        </w:rPr>
      </w:pPr>
    </w:p>
    <w:p w14:paraId="5F00C301" w14:textId="77777777" w:rsidR="00CE3AAE" w:rsidRDefault="00CE3AAE"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lastRenderedPageBreak/>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F10228"/>
    <w:multiLevelType w:val="hybridMultilevel"/>
    <w:tmpl w:val="BFF0E502"/>
    <w:lvl w:ilvl="0" w:tplc="04090001">
      <w:start w:val="1"/>
      <w:numFmt w:val="bullet"/>
      <w:lvlText w:val=""/>
      <w:lvlJc w:val="left"/>
      <w:pPr>
        <w:ind w:left="1440" w:hanging="360"/>
      </w:pPr>
      <w:rPr>
        <w:rFonts w:ascii="Symbol" w:hAnsi="Symbol" w:hint="default"/>
      </w:rPr>
    </w:lvl>
    <w:lvl w:ilvl="1" w:tplc="3E268F20">
      <w:numFmt w:val="bullet"/>
      <w:lvlText w:val="•"/>
      <w:lvlJc w:val="left"/>
      <w:pPr>
        <w:ind w:left="2520" w:hanging="720"/>
      </w:pPr>
      <w:rPr>
        <w:rFonts w:ascii="Calibri" w:eastAsiaTheme="minorHAnsi" w:hAnsi="Calibri" w:cstheme="minorBid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A439C"/>
    <w:rsid w:val="002E304F"/>
    <w:rsid w:val="002F4863"/>
    <w:rsid w:val="003077EE"/>
    <w:rsid w:val="003451A9"/>
    <w:rsid w:val="0035701F"/>
    <w:rsid w:val="003652DB"/>
    <w:rsid w:val="003B60DC"/>
    <w:rsid w:val="003D1789"/>
    <w:rsid w:val="003F19E3"/>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078BF"/>
    <w:rsid w:val="00814558"/>
    <w:rsid w:val="00825257"/>
    <w:rsid w:val="00892ED0"/>
    <w:rsid w:val="008E401B"/>
    <w:rsid w:val="00901694"/>
    <w:rsid w:val="00936F78"/>
    <w:rsid w:val="00947C78"/>
    <w:rsid w:val="009A4F7F"/>
    <w:rsid w:val="009A6F01"/>
    <w:rsid w:val="009B0364"/>
    <w:rsid w:val="009D46E4"/>
    <w:rsid w:val="009E1C74"/>
    <w:rsid w:val="00A66264"/>
    <w:rsid w:val="00A8116F"/>
    <w:rsid w:val="00A8414A"/>
    <w:rsid w:val="00AB305F"/>
    <w:rsid w:val="00B11269"/>
    <w:rsid w:val="00B12995"/>
    <w:rsid w:val="00B8226D"/>
    <w:rsid w:val="00BA0DB7"/>
    <w:rsid w:val="00BC03D2"/>
    <w:rsid w:val="00C04D45"/>
    <w:rsid w:val="00C15F5E"/>
    <w:rsid w:val="00C40DE5"/>
    <w:rsid w:val="00C770D1"/>
    <w:rsid w:val="00CD0C5C"/>
    <w:rsid w:val="00CE3AAE"/>
    <w:rsid w:val="00CE47DB"/>
    <w:rsid w:val="00CF5BDD"/>
    <w:rsid w:val="00D01167"/>
    <w:rsid w:val="00D12014"/>
    <w:rsid w:val="00D17F2A"/>
    <w:rsid w:val="00DD3F6B"/>
    <w:rsid w:val="00DF23AD"/>
    <w:rsid w:val="00E26A9C"/>
    <w:rsid w:val="00E63800"/>
    <w:rsid w:val="00E72192"/>
    <w:rsid w:val="00E77898"/>
    <w:rsid w:val="00E8714E"/>
    <w:rsid w:val="00EC0A57"/>
    <w:rsid w:val="00ED0531"/>
    <w:rsid w:val="00F030BB"/>
    <w:rsid w:val="00F100FF"/>
    <w:rsid w:val="00F60A29"/>
    <w:rsid w:val="00F82565"/>
    <w:rsid w:val="00FE30A8"/>
    <w:rsid w:val="00FE4FE1"/>
    <w:rsid w:val="00FF31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54</Words>
  <Characters>12850</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23T02:27:00Z</dcterms:created>
  <dcterms:modified xsi:type="dcterms:W3CDTF">2017-06-23T02:27:00Z</dcterms:modified>
</cp:coreProperties>
</file>